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13025BC" w14:textId="77777777" w:rsidR="00665D5F" w:rsidRPr="0009785E" w:rsidRDefault="00665D5F" w:rsidP="0009785E">
      <w:pPr>
        <w:tabs>
          <w:tab w:val="left" w:pos="1985"/>
        </w:tabs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9785E">
        <w:rPr>
          <w:rFonts w:ascii="Times New Roman" w:hAnsi="Times New Roman" w:cs="Times New Roman"/>
          <w:b/>
          <w:sz w:val="24"/>
          <w:szCs w:val="24"/>
        </w:rPr>
        <w:t>DAFTAR PUSTAKA</w:t>
      </w:r>
    </w:p>
    <w:p w14:paraId="76EA532A" w14:textId="69AE7EE7" w:rsidR="007F1AA5" w:rsidRDefault="00665D5F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09785E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09785E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1B775A" w:rsidRPr="0009785E">
        <w:rPr>
          <w:rFonts w:ascii="Times New Roman" w:hAnsi="Times New Roman" w:cs="Times New Roman"/>
          <w:noProof/>
          <w:sz w:val="24"/>
          <w:szCs w:val="24"/>
        </w:rPr>
        <w:t>Agustin</w:t>
      </w:r>
      <w:r w:rsidR="00623221" w:rsidRPr="0009785E">
        <w:rPr>
          <w:rFonts w:ascii="Times New Roman" w:hAnsi="Times New Roman" w:cs="Times New Roman"/>
          <w:noProof/>
          <w:sz w:val="24"/>
          <w:szCs w:val="24"/>
        </w:rPr>
        <w:t>.</w:t>
      </w:r>
      <w:r w:rsidR="001B775A" w:rsidRPr="000978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23221" w:rsidRPr="0009785E">
        <w:rPr>
          <w:rFonts w:ascii="Times New Roman" w:hAnsi="Times New Roman" w:cs="Times New Roman"/>
          <w:noProof/>
          <w:sz w:val="24"/>
          <w:szCs w:val="24"/>
        </w:rPr>
        <w:t>2009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. M</w:t>
      </w:r>
      <w:r w:rsidR="007F1AA5" w:rsidRPr="0009785E">
        <w:rPr>
          <w:rFonts w:ascii="Times New Roman" w:hAnsi="Times New Roman" w:cs="Times New Roman"/>
          <w:i/>
          <w:noProof/>
          <w:sz w:val="24"/>
          <w:szCs w:val="24"/>
        </w:rPr>
        <w:t>odel Konseling Kognitif, Perilaku untuk Menangani Kejenuhan Belajar Mahasiswa.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65822" w:rsidRPr="0009785E">
        <w:rPr>
          <w:rFonts w:ascii="Times New Roman" w:hAnsi="Times New Roman" w:cs="Times New Roman"/>
          <w:iCs/>
          <w:noProof/>
          <w:sz w:val="24"/>
          <w:szCs w:val="24"/>
        </w:rPr>
        <w:t>Disertasi,</w:t>
      </w:r>
      <w:r w:rsidR="007F1AA5" w:rsidRPr="0009785E">
        <w:rPr>
          <w:rFonts w:ascii="Times New Roman" w:hAnsi="Times New Roman" w:cs="Times New Roman"/>
          <w:iCs/>
          <w:noProof/>
          <w:sz w:val="24"/>
          <w:szCs w:val="24"/>
        </w:rPr>
        <w:t xml:space="preserve"> UPI Bandung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2B25BB8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1685637A" w14:textId="577D7D1C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Agustin.</w:t>
      </w:r>
      <w:r w:rsidR="001B775A" w:rsidRPr="000978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9785E">
        <w:rPr>
          <w:rFonts w:ascii="Times New Roman" w:hAnsi="Times New Roman" w:cs="Times New Roman"/>
          <w:noProof/>
          <w:sz w:val="24"/>
          <w:szCs w:val="24"/>
        </w:rPr>
        <w:t>2011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Penilaian Perkembangan Anak Usia Dini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.</w:t>
      </w:r>
      <w:r w:rsidR="00B65822" w:rsidRPr="0009785E">
        <w:rPr>
          <w:rFonts w:ascii="Times New Roman" w:hAnsi="Times New Roman" w:cs="Times New Roman"/>
          <w:noProof/>
          <w:sz w:val="24"/>
          <w:szCs w:val="24"/>
        </w:rPr>
        <w:t xml:space="preserve"> Jakarta: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 PT Refika Aditama.</w:t>
      </w:r>
    </w:p>
    <w:p w14:paraId="12AC6A2B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1646047B" w14:textId="04358EA4" w:rsidR="007F1AA5" w:rsidRDefault="007F1AA5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 xml:space="preserve">Astaman, </w:t>
      </w:r>
      <w:r w:rsidR="00144404" w:rsidRPr="0009785E">
        <w:rPr>
          <w:rFonts w:ascii="Times New Roman" w:hAnsi="Times New Roman" w:cs="Times New Roman"/>
          <w:noProof/>
          <w:sz w:val="24"/>
          <w:szCs w:val="24"/>
        </w:rPr>
        <w:t>dkk</w:t>
      </w:r>
      <w:r w:rsidR="00623221" w:rsidRPr="0009785E">
        <w:rPr>
          <w:rFonts w:ascii="Times New Roman" w:hAnsi="Times New Roman" w:cs="Times New Roman"/>
          <w:noProof/>
          <w:sz w:val="24"/>
          <w:szCs w:val="24"/>
        </w:rPr>
        <w:t>.</w:t>
      </w:r>
      <w:r w:rsidR="00144404" w:rsidRPr="000978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23221" w:rsidRPr="0009785E">
        <w:rPr>
          <w:rFonts w:ascii="Times New Roman" w:hAnsi="Times New Roman" w:cs="Times New Roman"/>
          <w:noProof/>
          <w:sz w:val="24"/>
          <w:szCs w:val="24"/>
        </w:rPr>
        <w:t>2018</w:t>
      </w:r>
      <w:r w:rsidRPr="0009785E">
        <w:rPr>
          <w:rFonts w:ascii="Times New Roman" w:hAnsi="Times New Roman" w:cs="Times New Roman"/>
          <w:noProof/>
          <w:sz w:val="24"/>
          <w:szCs w:val="24"/>
        </w:rPr>
        <w:t xml:space="preserve">. Upaya mengatasi kejenuhan belajar (tinjauan pendidikan islam pada SDN 10 Banawa Kabupaten Donggala). </w:t>
      </w:r>
      <w:r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Jurnal Kolaboratif Sains</w:t>
      </w:r>
      <w:r w:rsidRPr="000978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9785E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7B71B5A1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1726AF43" w14:textId="20659A5D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Cherniss dan Goleman . 2001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The emotionally intelligent workplace: How to select for, measure, and improve emotional intelligence in individuals, groups, and organizations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.</w:t>
      </w:r>
      <w:r w:rsidR="00B65822" w:rsidRPr="0009785E">
        <w:rPr>
          <w:rFonts w:ascii="Times New Roman" w:hAnsi="Times New Roman" w:cs="Times New Roman"/>
          <w:noProof/>
          <w:sz w:val="24"/>
          <w:szCs w:val="24"/>
        </w:rPr>
        <w:t xml:space="preserve"> San Fransisco: Jossey-Boss</w:t>
      </w:r>
    </w:p>
    <w:p w14:paraId="5451E2AA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421E693E" w14:textId="750C91FA" w:rsidR="007F1AA5" w:rsidRDefault="00B65822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Fadilah</w:t>
      </w:r>
      <w:r w:rsidR="00623221" w:rsidRPr="0009785E">
        <w:rPr>
          <w:rFonts w:ascii="Times New Roman" w:hAnsi="Times New Roman" w:cs="Times New Roman"/>
          <w:noProof/>
          <w:sz w:val="24"/>
          <w:szCs w:val="24"/>
        </w:rPr>
        <w:t xml:space="preserve"> 2021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144404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eran Guru Bimbingan Dan Konseling (Bk) Dalam Mengurangi Kejenuhan Belajar Daring Pada Masa Pandemi </w:t>
      </w:r>
      <w:r w:rsidR="0009785E">
        <w:rPr>
          <w:rFonts w:ascii="Times New Roman" w:hAnsi="Times New Roman" w:cs="Times New Roman"/>
          <w:i/>
          <w:iCs/>
          <w:noProof/>
          <w:sz w:val="24"/>
          <w:szCs w:val="24"/>
        </w:rPr>
        <w:t>Covid</w:t>
      </w:r>
      <w:r w:rsidR="00144404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-19 Di Sekolah Menengah Kejuruan Negeri 7 Pekanbaru</w:t>
      </w:r>
      <w:r w:rsidR="00144404" w:rsidRPr="0009785E"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09785E">
        <w:rPr>
          <w:rFonts w:ascii="Times New Roman" w:hAnsi="Times New Roman" w:cs="Times New Roman"/>
          <w:noProof/>
          <w:sz w:val="24"/>
          <w:szCs w:val="24"/>
        </w:rPr>
        <w:t xml:space="preserve"> Skripsi,</w:t>
      </w:r>
      <w:r w:rsidR="00144404" w:rsidRPr="0009785E">
        <w:rPr>
          <w:rFonts w:ascii="Times New Roman" w:hAnsi="Times New Roman" w:cs="Times New Roman"/>
          <w:noProof/>
          <w:sz w:val="24"/>
          <w:szCs w:val="24"/>
        </w:rPr>
        <w:t xml:space="preserve"> Universitas Islam Negeri Sultan Syarif Kasim Riau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471734A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23B84970" w14:textId="7740696F" w:rsidR="007F1AA5" w:rsidRDefault="007F1AA5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G</w:t>
      </w:r>
      <w:r w:rsidR="00623221" w:rsidRPr="0009785E">
        <w:rPr>
          <w:rFonts w:ascii="Times New Roman" w:hAnsi="Times New Roman" w:cs="Times New Roman"/>
          <w:noProof/>
          <w:sz w:val="24"/>
          <w:szCs w:val="24"/>
        </w:rPr>
        <w:t>ysbers dan Henderson. 2012</w:t>
      </w:r>
      <w:r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9785E">
        <w:rPr>
          <w:rFonts w:ascii="Times New Roman" w:hAnsi="Times New Roman" w:cs="Times New Roman"/>
          <w:i/>
          <w:noProof/>
          <w:sz w:val="24"/>
          <w:szCs w:val="24"/>
        </w:rPr>
        <w:t>Developing and managing your school guidance and councelling program</w:t>
      </w:r>
      <w:r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Alexandria: American Counceling Association</w:t>
      </w:r>
      <w:r w:rsidRPr="0009785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F60CE6C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6FE62653" w14:textId="565F72B4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Haqien dan Rahman. 2020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Pemanfaatan zoom meeting untuk proses pembelajaran pada masa pandemi </w:t>
      </w:r>
      <w:r w:rsidR="0009785E">
        <w:rPr>
          <w:rFonts w:ascii="Times New Roman" w:hAnsi="Times New Roman" w:cs="Times New Roman"/>
          <w:noProof/>
          <w:sz w:val="24"/>
          <w:szCs w:val="24"/>
        </w:rPr>
        <w:t>Covid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-19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SAP (Susunan Artikel Pendidikan)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6FDBFEB1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6B5939C8" w14:textId="1F6BD09D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Hidayah, N. 2022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5826F2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Pelaksanaan Layanan Bimbingan Klasikal Menggunakan Mediadaringdi Sman 13 Banjarmasin</w:t>
      </w:r>
      <w:r w:rsidR="005826F2" w:rsidRPr="0009785E">
        <w:rPr>
          <w:rFonts w:ascii="Times New Roman" w:hAnsi="Times New Roman" w:cs="Times New Roman"/>
          <w:noProof/>
          <w:sz w:val="24"/>
          <w:szCs w:val="24"/>
        </w:rPr>
        <w:t>. Skripsi, Universitas Islam Negeri Sultan Syarif Kasim Riau.</w:t>
      </w:r>
    </w:p>
    <w:p w14:paraId="65C6B712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590AA2C5" w14:textId="23A4C0E6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Hidayat, Y. 2016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Pengaruh Slow Learner Dan Kejenuhan Belajar Terhadap Kesulitan Belajar Fisika Siswa Mts. Madani Alauddin Paopao Kabupaten Gowa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Jurnal Inspiratif Pendidikan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(2), 332–341.</w:t>
      </w:r>
    </w:p>
    <w:p w14:paraId="136A279A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081335D0" w14:textId="3C4C821F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Jacobs dan Dodd. 2003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Student burnout as a function of personality, social support, and workload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Journal of College Student Development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44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(3), 291–303.</w:t>
      </w:r>
    </w:p>
    <w:p w14:paraId="6A7DEE4C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640422A9" w14:textId="0CDC9E83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Lestari, I. 2015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Pengaruh waktu belajar dan minat belajar terhadap hasil belajar matematika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Formatif: Jurnal Ilmiah Pendidikan MIPA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7C2BD204" w14:textId="77777777" w:rsid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3824DFAF" w14:textId="77777777" w:rsid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79A61C8E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0DB28CC8" w14:textId="22007BF7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lastRenderedPageBreak/>
        <w:t>Muna, N. R. 2016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Efektifitas teknik self regulation learning dalam mereduksi tingkat kejenuhan belajar siswa di sma insan cendekia sekarkemuning cirebon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Holistik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74A26792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15CF90E7" w14:textId="760F7E32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Murti dan Yusri. 2019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Profile Saturation Learning of Student in Senior High Scholl 8 Padang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Jurnal Neo Konseling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156C5323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56F6A2E4" w14:textId="37A8C8A1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Naserly, M. K. 2020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Implementasi Zoom, Google Classroom, Dan Whatsapp Group Dalam Mendukung Pembelajaran Daring (Online) Pada Mata Kuliah Bahasa Inggris </w:t>
      </w:r>
      <w:r w:rsidR="00AA6DD8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Journal of Chemical Information and Modeling</w:t>
      </w:r>
      <w:r w:rsidR="00AA6DD8" w:rsidRPr="000978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AA6DD8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="00AA6DD8" w:rsidRPr="0009785E">
        <w:rPr>
          <w:rFonts w:ascii="Times New Roman" w:hAnsi="Times New Roman" w:cs="Times New Roman"/>
          <w:noProof/>
          <w:sz w:val="24"/>
          <w:szCs w:val="24"/>
        </w:rPr>
        <w:t>(2), 155-165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7BE2C5F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4ED3EEC7" w14:textId="5D751FA5" w:rsidR="007F1AA5" w:rsidRDefault="00AA6DD8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 xml:space="preserve">Oktaviani, dkk </w:t>
      </w:r>
      <w:r w:rsidR="00623221" w:rsidRPr="0009785E">
        <w:rPr>
          <w:rFonts w:ascii="Times New Roman" w:hAnsi="Times New Roman" w:cs="Times New Roman"/>
          <w:noProof/>
          <w:sz w:val="24"/>
          <w:szCs w:val="24"/>
        </w:rPr>
        <w:t>2021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9785E">
        <w:rPr>
          <w:rFonts w:ascii="Times New Roman" w:hAnsi="Times New Roman" w:cs="Times New Roman"/>
          <w:noProof/>
          <w:sz w:val="24"/>
          <w:szCs w:val="24"/>
        </w:rPr>
        <w:t>Efektifitas Konseling Kelompok Menggunakan Teknik Relaksasi Untuk Mengurangi Kejenuhan Belajar Siswa Di Saat Pandemi.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 Bimbingan Dan Konseling Universitas Ahmad Dahlan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5B91D5D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337C1BFD" w14:textId="406C8E8E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Prayitno  &amp; Amti. 2004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F1AA5" w:rsidRPr="0009785E">
        <w:rPr>
          <w:rFonts w:ascii="Times New Roman" w:hAnsi="Times New Roman" w:cs="Times New Roman"/>
          <w:i/>
          <w:noProof/>
          <w:sz w:val="24"/>
          <w:szCs w:val="24"/>
        </w:rPr>
        <w:t>Dasar-dasar bimbingan dan konseling.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F1AA5" w:rsidRPr="0009785E">
        <w:rPr>
          <w:rFonts w:ascii="Times New Roman" w:hAnsi="Times New Roman" w:cs="Times New Roman"/>
          <w:iCs/>
          <w:noProof/>
          <w:sz w:val="24"/>
          <w:szCs w:val="24"/>
        </w:rPr>
        <w:t>Jakarta: Rineka Cipta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9A8655B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3B4A8EA1" w14:textId="3BE7E4D8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Pristanti, N. A. 2021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AA6DD8" w:rsidRPr="0009785E">
        <w:rPr>
          <w:rFonts w:ascii="Times New Roman" w:hAnsi="Times New Roman" w:cs="Times New Roman"/>
          <w:noProof/>
          <w:sz w:val="24"/>
          <w:szCs w:val="24"/>
        </w:rPr>
        <w:t xml:space="preserve">Upaya Cybercounseling Dalam Mengatasi Kejenuhan Siswa Belajar Dari Rumah Di Era Pandemi </w:t>
      </w:r>
      <w:r w:rsidR="0009785E">
        <w:rPr>
          <w:rFonts w:ascii="Times New Roman" w:hAnsi="Times New Roman" w:cs="Times New Roman"/>
          <w:noProof/>
          <w:sz w:val="24"/>
          <w:szCs w:val="24"/>
        </w:rPr>
        <w:t>Covid</w:t>
      </w:r>
      <w:r w:rsidR="00AA6DD8" w:rsidRPr="0009785E">
        <w:rPr>
          <w:rFonts w:ascii="Times New Roman" w:hAnsi="Times New Roman" w:cs="Times New Roman"/>
          <w:noProof/>
          <w:sz w:val="24"/>
          <w:szCs w:val="24"/>
        </w:rPr>
        <w:t xml:space="preserve"> 19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PD ABKIN JATIM Open Journal System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(1), 110–117.</w:t>
      </w:r>
    </w:p>
    <w:p w14:paraId="0C453578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364E8889" w14:textId="2D6007D5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Purwoko, B. 2008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Organisasi dan managemen bimbingan konseling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. Surabaya: Unesa University Press.</w:t>
      </w:r>
    </w:p>
    <w:p w14:paraId="5620F52A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7DD8C5A2" w14:textId="7D600481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Rahman, U. 2007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Mengenal burnout pada guru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Lentera Pendidikan: Jurnal Ilmu Tarbiyah Dan Keguruan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(2), 216–227.</w:t>
      </w:r>
    </w:p>
    <w:p w14:paraId="496A2B6B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0022DE34" w14:textId="05BB2CBA" w:rsidR="007F1AA5" w:rsidRDefault="00AA6DD8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Siregar,</w:t>
      </w:r>
      <w:r w:rsidR="00623221" w:rsidRPr="0009785E">
        <w:rPr>
          <w:rFonts w:ascii="Times New Roman" w:hAnsi="Times New Roman" w:cs="Times New Roman"/>
          <w:noProof/>
          <w:sz w:val="24"/>
          <w:szCs w:val="24"/>
        </w:rPr>
        <w:t xml:space="preserve"> 2022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Strategi Guru Bimbingan Konseling Dalam Mengatasi Kejenuhan Belajar Siswa Secara Daring Pada Masa </w:t>
      </w:r>
      <w:r w:rsidR="0009785E">
        <w:rPr>
          <w:rFonts w:ascii="Times New Roman" w:hAnsi="Times New Roman" w:cs="Times New Roman"/>
          <w:i/>
          <w:iCs/>
          <w:noProof/>
          <w:sz w:val="24"/>
          <w:szCs w:val="24"/>
        </w:rPr>
        <w:t>Covid</w:t>
      </w:r>
      <w:r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19 Di SMP Negeri 22 Pekanbaru</w:t>
      </w:r>
      <w:r w:rsidRPr="0009785E">
        <w:rPr>
          <w:rFonts w:ascii="Times New Roman" w:hAnsi="Times New Roman" w:cs="Times New Roman"/>
          <w:noProof/>
          <w:sz w:val="24"/>
          <w:szCs w:val="24"/>
        </w:rPr>
        <w:t>.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09785E">
        <w:rPr>
          <w:rFonts w:ascii="Times New Roman" w:hAnsi="Times New Roman" w:cs="Times New Roman"/>
          <w:noProof/>
          <w:sz w:val="24"/>
          <w:szCs w:val="24"/>
        </w:rPr>
        <w:t>Skrirpsi, Universitas Islam Negeri Sultan Syarif Kasim Riau.</w:t>
      </w:r>
    </w:p>
    <w:p w14:paraId="09107593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54B3183A" w14:textId="78470EED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Slameto. 2010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Belajar dan Faktor-faktor yang Mempengaruhinya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.</w:t>
      </w:r>
      <w:r w:rsidR="00AA6DD8" w:rsidRPr="0009785E">
        <w:rPr>
          <w:rFonts w:ascii="Times New Roman" w:hAnsi="Times New Roman" w:cs="Times New Roman"/>
          <w:noProof/>
          <w:sz w:val="24"/>
          <w:szCs w:val="24"/>
        </w:rPr>
        <w:t xml:space="preserve"> Jakarta: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 Bina Aksara.</w:t>
      </w:r>
    </w:p>
    <w:p w14:paraId="577B49BD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75B550C5" w14:textId="39CD99A7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Slivar, B. 2001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The syndrome of burnout, self-image, and anxiety with grammar school students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Horizons of Psychology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(2), 21–32.</w:t>
      </w:r>
    </w:p>
    <w:p w14:paraId="2FC8C07C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47E88CC7" w14:textId="3A963457" w:rsidR="007F1AA5" w:rsidRPr="0009785E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Sudjana, N. 2014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Penilaian hasil proses belajar mengajar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.</w:t>
      </w:r>
      <w:r w:rsidR="00AA6DD8" w:rsidRPr="0009785E">
        <w:rPr>
          <w:rFonts w:ascii="Times New Roman" w:hAnsi="Times New Roman" w:cs="Times New Roman"/>
          <w:sz w:val="24"/>
          <w:szCs w:val="24"/>
        </w:rPr>
        <w:t xml:space="preserve"> </w:t>
      </w:r>
      <w:r w:rsidR="00AA6DD8" w:rsidRPr="0009785E">
        <w:rPr>
          <w:rFonts w:ascii="Times New Roman" w:hAnsi="Times New Roman" w:cs="Times New Roman"/>
          <w:noProof/>
          <w:sz w:val="24"/>
          <w:szCs w:val="24"/>
        </w:rPr>
        <w:t>Bandung: Rosdikarya.</w:t>
      </w:r>
    </w:p>
    <w:p w14:paraId="3F6D87D5" w14:textId="365BF2E9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Suhertina dan Darn. 2019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AA6DD8" w:rsidRPr="0009785E">
        <w:rPr>
          <w:rFonts w:ascii="Times New Roman" w:hAnsi="Times New Roman" w:cs="Times New Roman"/>
          <w:noProof/>
          <w:sz w:val="24"/>
          <w:szCs w:val="24"/>
        </w:rPr>
        <w:t>Peran Guru Bimbingan Konseling Dalam Mencegah Penyalahgunaan Narkoba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Educational Guidance and Counseling Development Journal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(1), 9–20.</w:t>
      </w:r>
    </w:p>
    <w:p w14:paraId="438D334F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6800D28A" w14:textId="176330B0" w:rsidR="007F1AA5" w:rsidRPr="0009785E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Syah, M. 2011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Psikologi Belajar dengan Pendekatan Baru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Jakarta: Grafindo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299E203" w14:textId="350E9107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lastRenderedPageBreak/>
        <w:t>Tohirin. 2007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Bimbingan Dan Konseling Di Sekolah Dan Madrasah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Jakarta: Raja Grafindo Persada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AF62482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64803374" w14:textId="2BDBBFE8" w:rsidR="007F1AA5" w:rsidRDefault="00623221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Vitasari, I. 2016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F1AA5" w:rsidRPr="0009785E">
        <w:rPr>
          <w:rFonts w:ascii="Times New Roman" w:hAnsi="Times New Roman" w:cs="Times New Roman"/>
          <w:i/>
          <w:noProof/>
          <w:sz w:val="24"/>
          <w:szCs w:val="24"/>
        </w:rPr>
        <w:t>Kejenuhan (Burnout) Belajar ditinjau dari tingkat kesepian dan Kontrol diri pada siswa kelas XI SMA Negeri 9 Yogyakarta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F1AA5" w:rsidRPr="0009785E">
        <w:rPr>
          <w:rFonts w:ascii="Times New Roman" w:hAnsi="Times New Roman" w:cs="Times New Roman"/>
          <w:iCs/>
          <w:noProof/>
          <w:sz w:val="24"/>
          <w:szCs w:val="24"/>
        </w:rPr>
        <w:t>Skripsi. Universitas</w:t>
      </w:r>
      <w:r w:rsidR="00AA6DD8" w:rsidRPr="0009785E">
        <w:rPr>
          <w:rFonts w:ascii="Times New Roman" w:hAnsi="Times New Roman" w:cs="Times New Roman"/>
          <w:iCs/>
          <w:noProof/>
          <w:sz w:val="24"/>
          <w:szCs w:val="24"/>
        </w:rPr>
        <w:t xml:space="preserve"> Negeri</w:t>
      </w:r>
      <w:r w:rsidR="007F1AA5" w:rsidRPr="0009785E">
        <w:rPr>
          <w:rFonts w:ascii="Times New Roman" w:hAnsi="Times New Roman" w:cs="Times New Roman"/>
          <w:iCs/>
          <w:noProof/>
          <w:sz w:val="24"/>
          <w:szCs w:val="24"/>
        </w:rPr>
        <w:t xml:space="preserve"> Yogyakarta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FE35BA7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2542C2FC" w14:textId="06C023BC" w:rsidR="007F1AA5" w:rsidRDefault="000566F8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Widari, dkk</w:t>
      </w:r>
      <w:r w:rsidR="00623221" w:rsidRPr="0009785E">
        <w:rPr>
          <w:rFonts w:ascii="Times New Roman" w:hAnsi="Times New Roman" w:cs="Times New Roman"/>
          <w:noProof/>
          <w:sz w:val="24"/>
          <w:szCs w:val="24"/>
        </w:rPr>
        <w:t>.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23221" w:rsidRPr="0009785E">
        <w:rPr>
          <w:rFonts w:ascii="Times New Roman" w:hAnsi="Times New Roman" w:cs="Times New Roman"/>
          <w:noProof/>
          <w:sz w:val="24"/>
          <w:szCs w:val="24"/>
        </w:rPr>
        <w:t>2014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Penerapan teori konseling rasional emotif behavioral dengan teknik relaksasi untuk menurunkan kejenuhan belajar siswa kelas x mia 2 SMA Negeri 2 Singaraja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Jurnal Ilmiah Bimbingan Konseling Undiksha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003FFA00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0D3EFFDD" w14:textId="74AF5E43" w:rsidR="007F1AA5" w:rsidRDefault="000566F8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>Widiastuti, dkk</w:t>
      </w:r>
      <w:r w:rsidR="00623221" w:rsidRPr="0009785E">
        <w:rPr>
          <w:rFonts w:ascii="Times New Roman" w:hAnsi="Times New Roman" w:cs="Times New Roman"/>
          <w:noProof/>
          <w:sz w:val="24"/>
          <w:szCs w:val="24"/>
        </w:rPr>
        <w:t>. 2008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Hubungan antara kepribadian hardiness dengan burnout pada guru sekolah dasar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Jurnal InSight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31668DDE" w14:textId="77777777" w:rsidR="00683F1A" w:rsidRPr="00683F1A" w:rsidRDefault="00683F1A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</w:p>
    <w:p w14:paraId="44EA6B3F" w14:textId="2BB5FEFA" w:rsidR="007F1AA5" w:rsidRPr="0009785E" w:rsidRDefault="000566F8" w:rsidP="00683F1A">
      <w:pPr>
        <w:widowControl w:val="0"/>
        <w:autoSpaceDE w:val="0"/>
        <w:autoSpaceDN w:val="0"/>
        <w:adjustRightInd w:val="0"/>
        <w:spacing w:after="0" w:line="240" w:lineRule="auto"/>
        <w:ind w:left="851" w:hanging="851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9785E">
        <w:rPr>
          <w:rFonts w:ascii="Times New Roman" w:hAnsi="Times New Roman" w:cs="Times New Roman"/>
          <w:noProof/>
          <w:sz w:val="24"/>
          <w:szCs w:val="24"/>
        </w:rPr>
        <w:t xml:space="preserve">Winkel dan 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Hastuti</w:t>
      </w:r>
      <w:r w:rsidR="00623221" w:rsidRPr="0009785E">
        <w:rPr>
          <w:rFonts w:ascii="Times New Roman" w:hAnsi="Times New Roman" w:cs="Times New Roman"/>
          <w:noProof/>
          <w:sz w:val="24"/>
          <w:szCs w:val="24"/>
        </w:rPr>
        <w:t>.</w:t>
      </w:r>
      <w:r w:rsidRPr="0009785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23221" w:rsidRPr="0009785E">
        <w:rPr>
          <w:rFonts w:ascii="Times New Roman" w:hAnsi="Times New Roman" w:cs="Times New Roman"/>
          <w:noProof/>
          <w:sz w:val="24"/>
          <w:szCs w:val="24"/>
        </w:rPr>
        <w:t>2004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 xml:space="preserve">. Bimbingan Konseling di Institusi Pendidikan. </w:t>
      </w:r>
      <w:r w:rsidR="007F1AA5" w:rsidRPr="0009785E">
        <w:rPr>
          <w:rFonts w:ascii="Times New Roman" w:hAnsi="Times New Roman" w:cs="Times New Roman"/>
          <w:i/>
          <w:iCs/>
          <w:noProof/>
          <w:sz w:val="24"/>
          <w:szCs w:val="24"/>
        </w:rPr>
        <w:t>Yogyakarta: Media Abadi</w:t>
      </w:r>
      <w:r w:rsidR="007F1AA5" w:rsidRPr="0009785E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9FB2EDD" w14:textId="715D45F3" w:rsidR="002B413B" w:rsidRPr="000E0B48" w:rsidRDefault="00665D5F" w:rsidP="00A3354E">
      <w:pPr>
        <w:tabs>
          <w:tab w:val="left" w:pos="1985"/>
        </w:tabs>
        <w:spacing w:after="0" w:line="240" w:lineRule="auto"/>
        <w:ind w:left="851" w:hanging="851"/>
        <w:jc w:val="both"/>
        <w:rPr>
          <w:rFonts w:ascii="Times New Roman" w:hAnsi="Times New Roman" w:cs="Times New Roman"/>
          <w:color w:val="000000"/>
          <w:sz w:val="24"/>
          <w:szCs w:val="24"/>
          <w:lang w:val="id-ID"/>
        </w:rPr>
      </w:pPr>
      <w:r w:rsidRPr="0009785E">
        <w:rPr>
          <w:rFonts w:ascii="Times New Roman" w:hAnsi="Times New Roman" w:cs="Times New Roman"/>
          <w:b/>
          <w:sz w:val="24"/>
          <w:szCs w:val="24"/>
        </w:rPr>
        <w:fldChar w:fldCharType="end"/>
      </w:r>
      <w:bookmarkStart w:id="0" w:name="_GoBack"/>
      <w:bookmarkEnd w:id="0"/>
    </w:p>
    <w:sectPr w:rsidR="002B413B" w:rsidRPr="000E0B48" w:rsidSect="00A3354E">
      <w:headerReference w:type="default" r:id="rId9"/>
      <w:footerReference w:type="default" r:id="rId10"/>
      <w:footerReference w:type="first" r:id="rId11"/>
      <w:pgSz w:w="11907" w:h="16839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747AD25" w14:textId="77777777" w:rsidR="004128EB" w:rsidRDefault="004128EB" w:rsidP="00550086">
      <w:pPr>
        <w:spacing w:after="0" w:line="240" w:lineRule="auto"/>
      </w:pPr>
      <w:r>
        <w:separator/>
      </w:r>
    </w:p>
  </w:endnote>
  <w:endnote w:type="continuationSeparator" w:id="0">
    <w:p w14:paraId="316DD134" w14:textId="77777777" w:rsidR="004128EB" w:rsidRDefault="004128EB" w:rsidP="0055008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altName w:val="Arial"/>
    <w:charset w:val="00"/>
    <w:family w:val="swiss"/>
    <w:pitch w:val="variable"/>
    <w:sig w:usb0="00000000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9408B6B" w14:textId="77777777" w:rsidR="002B413B" w:rsidRDefault="002B413B">
    <w:pPr>
      <w:pStyle w:val="Footer"/>
      <w:jc w:val="cen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4"/>
        <w:szCs w:val="24"/>
      </w:rPr>
      <w:id w:val="78184752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F71CDF4" w14:textId="77777777" w:rsidR="002B413B" w:rsidRPr="0004161B" w:rsidRDefault="002B413B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04161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04161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04161B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3354E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04161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6BF6BCE4" w14:textId="77777777" w:rsidR="002B413B" w:rsidRPr="0004161B" w:rsidRDefault="002B413B">
    <w:pPr>
      <w:pStyle w:val="Footer"/>
      <w:rPr>
        <w:rFonts w:ascii="Times New Roman" w:hAnsi="Times New Roman" w:cs="Times New Roman"/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D48BA82" w14:textId="77777777" w:rsidR="004128EB" w:rsidRDefault="004128EB" w:rsidP="00550086">
      <w:pPr>
        <w:spacing w:after="0" w:line="240" w:lineRule="auto"/>
      </w:pPr>
      <w:r>
        <w:separator/>
      </w:r>
    </w:p>
  </w:footnote>
  <w:footnote w:type="continuationSeparator" w:id="0">
    <w:p w14:paraId="1E641D74" w14:textId="77777777" w:rsidR="004128EB" w:rsidRDefault="004128EB" w:rsidP="0055008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sz w:val="24"/>
        <w:szCs w:val="24"/>
      </w:rPr>
      <w:id w:val="179162778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9FD49F2" w14:textId="77777777" w:rsidR="002B413B" w:rsidRPr="0004161B" w:rsidRDefault="002B413B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04161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04161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04161B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3354E">
          <w:rPr>
            <w:rFonts w:ascii="Times New Roman" w:hAnsi="Times New Roman" w:cs="Times New Roman"/>
            <w:noProof/>
            <w:sz w:val="24"/>
            <w:szCs w:val="24"/>
          </w:rPr>
          <w:t>3</w:t>
        </w:r>
        <w:r w:rsidRPr="0004161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550A7426" w14:textId="77777777" w:rsidR="002B413B" w:rsidRPr="0004161B" w:rsidRDefault="002B413B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1B"/>
    <w:multiLevelType w:val="multilevel"/>
    <w:tmpl w:val="F8FC7B4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</w:rPr>
    </w:lvl>
    <w:lvl w:ilvl="1">
      <w:start w:val="2"/>
      <w:numFmt w:val="decimal"/>
      <w:isLgl/>
      <w:lvlText w:val="%1.%2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7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2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3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18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89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243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952" w:hanging="1800"/>
      </w:pPr>
      <w:rPr>
        <w:rFonts w:hint="default"/>
      </w:rPr>
    </w:lvl>
  </w:abstractNum>
  <w:abstractNum w:abstractNumId="1">
    <w:nsid w:val="004B6487"/>
    <w:multiLevelType w:val="hybridMultilevel"/>
    <w:tmpl w:val="500C70D8"/>
    <w:lvl w:ilvl="0" w:tplc="D3889464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">
    <w:nsid w:val="053F64B6"/>
    <w:multiLevelType w:val="hybridMultilevel"/>
    <w:tmpl w:val="D418594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7767077"/>
    <w:multiLevelType w:val="hybridMultilevel"/>
    <w:tmpl w:val="D1C4DF72"/>
    <w:lvl w:ilvl="0" w:tplc="0421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9F7756A"/>
    <w:multiLevelType w:val="hybridMultilevel"/>
    <w:tmpl w:val="BD9C8220"/>
    <w:lvl w:ilvl="0" w:tplc="57E2021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0C636160"/>
    <w:multiLevelType w:val="hybridMultilevel"/>
    <w:tmpl w:val="EA18330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>
    <w:nsid w:val="172A5518"/>
    <w:multiLevelType w:val="hybridMultilevel"/>
    <w:tmpl w:val="2E9EDAE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702A6F22">
      <w:start w:val="1"/>
      <w:numFmt w:val="decimal"/>
      <w:lvlText w:val="%3."/>
      <w:lvlJc w:val="left"/>
      <w:pPr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751395E"/>
    <w:multiLevelType w:val="hybridMultilevel"/>
    <w:tmpl w:val="4B9C1F1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85D690C"/>
    <w:multiLevelType w:val="hybridMultilevel"/>
    <w:tmpl w:val="86448528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AE923FC"/>
    <w:multiLevelType w:val="hybridMultilevel"/>
    <w:tmpl w:val="F1EEFC6E"/>
    <w:lvl w:ilvl="0" w:tplc="C2B64140">
      <w:start w:val="1"/>
      <w:numFmt w:val="decimal"/>
      <w:lvlText w:val="%1."/>
      <w:lvlJc w:val="left"/>
      <w:pPr>
        <w:ind w:left="720" w:hanging="360"/>
      </w:pPr>
      <w:rPr>
        <w:rFonts w:eastAsiaTheme="minorHAnsi"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BC80790"/>
    <w:multiLevelType w:val="hybridMultilevel"/>
    <w:tmpl w:val="97284524"/>
    <w:lvl w:ilvl="0" w:tplc="5CF0EA90">
      <w:numFmt w:val="bullet"/>
      <w:lvlText w:val="-"/>
      <w:lvlJc w:val="left"/>
      <w:pPr>
        <w:ind w:left="1004" w:hanging="360"/>
      </w:pPr>
      <w:rPr>
        <w:rFonts w:ascii="Times New Roman" w:eastAsia="Times New Roman" w:hAnsi="Times New Roman" w:cs="Times New Roman" w:hint="default"/>
        <w:w w:val="99"/>
        <w:sz w:val="22"/>
        <w:szCs w:val="22"/>
        <w:lang w:val="id" w:eastAsia="en-US" w:bidi="ar-SA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11">
    <w:nsid w:val="1D4059F9"/>
    <w:multiLevelType w:val="hybridMultilevel"/>
    <w:tmpl w:val="44222FB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0ED6867"/>
    <w:multiLevelType w:val="multilevel"/>
    <w:tmpl w:val="270EC30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>
    <w:nsid w:val="233559FF"/>
    <w:multiLevelType w:val="hybridMultilevel"/>
    <w:tmpl w:val="08D8BB6A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4">
    <w:nsid w:val="26D3388B"/>
    <w:multiLevelType w:val="hybridMultilevel"/>
    <w:tmpl w:val="5C3869B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D64A6E84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C7C51A6"/>
    <w:multiLevelType w:val="hybridMultilevel"/>
    <w:tmpl w:val="500C70D8"/>
    <w:lvl w:ilvl="0" w:tplc="D3889464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6">
    <w:nsid w:val="2D6D6406"/>
    <w:multiLevelType w:val="hybridMultilevel"/>
    <w:tmpl w:val="08D8BB6A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7">
    <w:nsid w:val="2D815D30"/>
    <w:multiLevelType w:val="multilevel"/>
    <w:tmpl w:val="2FECFC0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8">
    <w:nsid w:val="2FEF1A83"/>
    <w:multiLevelType w:val="hybridMultilevel"/>
    <w:tmpl w:val="511284A8"/>
    <w:lvl w:ilvl="0" w:tplc="A8E4CC8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>
    <w:nsid w:val="317E6DA5"/>
    <w:multiLevelType w:val="hybridMultilevel"/>
    <w:tmpl w:val="500C70D8"/>
    <w:lvl w:ilvl="0" w:tplc="D3889464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0">
    <w:nsid w:val="3790515B"/>
    <w:multiLevelType w:val="multilevel"/>
    <w:tmpl w:val="2922465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>
    <w:nsid w:val="3BD471C6"/>
    <w:multiLevelType w:val="hybridMultilevel"/>
    <w:tmpl w:val="3242802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3D7044DB"/>
    <w:multiLevelType w:val="multilevel"/>
    <w:tmpl w:val="B52E309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3">
    <w:nsid w:val="4C9A7D7B"/>
    <w:multiLevelType w:val="hybridMultilevel"/>
    <w:tmpl w:val="4B9C1F1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CFB73BD"/>
    <w:multiLevelType w:val="hybridMultilevel"/>
    <w:tmpl w:val="E2A2EC0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3BC2BE3"/>
    <w:multiLevelType w:val="hybridMultilevel"/>
    <w:tmpl w:val="BA4EBDC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9491229"/>
    <w:multiLevelType w:val="hybridMultilevel"/>
    <w:tmpl w:val="AE68756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AD60A81"/>
    <w:multiLevelType w:val="hybridMultilevel"/>
    <w:tmpl w:val="4B9C1F1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6F74CBA"/>
    <w:multiLevelType w:val="multilevel"/>
    <w:tmpl w:val="DB68E5C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9">
    <w:nsid w:val="6C41598E"/>
    <w:multiLevelType w:val="hybridMultilevel"/>
    <w:tmpl w:val="34B0B5D2"/>
    <w:lvl w:ilvl="0" w:tplc="2F9614C6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D0AE54AC">
      <w:start w:val="1"/>
      <w:numFmt w:val="decimal"/>
      <w:lvlText w:val="%2)"/>
      <w:lvlJc w:val="left"/>
      <w:pPr>
        <w:ind w:left="216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>
    <w:nsid w:val="6C927DFE"/>
    <w:multiLevelType w:val="hybridMultilevel"/>
    <w:tmpl w:val="AC7CC4AA"/>
    <w:lvl w:ilvl="0" w:tplc="484AA740">
      <w:start w:val="1"/>
      <w:numFmt w:val="decimal"/>
      <w:lvlText w:val="%1)"/>
      <w:lvlJc w:val="left"/>
      <w:pPr>
        <w:ind w:left="1069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1">
    <w:nsid w:val="6D453291"/>
    <w:multiLevelType w:val="multilevel"/>
    <w:tmpl w:val="5E926EC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2">
    <w:nsid w:val="719B0EFE"/>
    <w:multiLevelType w:val="multilevel"/>
    <w:tmpl w:val="5CB6279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4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33">
    <w:nsid w:val="739D1FF5"/>
    <w:multiLevelType w:val="multilevel"/>
    <w:tmpl w:val="67B4E34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4">
    <w:nsid w:val="772E5FDA"/>
    <w:multiLevelType w:val="hybridMultilevel"/>
    <w:tmpl w:val="AA7870C2"/>
    <w:lvl w:ilvl="0" w:tplc="D576CF6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2BDA9B40">
      <w:start w:val="1"/>
      <w:numFmt w:val="decimal"/>
      <w:lvlText w:val="%2)"/>
      <w:lvlJc w:val="left"/>
      <w:pPr>
        <w:ind w:left="2160" w:hanging="360"/>
      </w:pPr>
      <w:rPr>
        <w:rFonts w:hint="default"/>
        <w:color w:val="000000"/>
      </w:r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>
    <w:nsid w:val="7A821B04"/>
    <w:multiLevelType w:val="multilevel"/>
    <w:tmpl w:val="5BDC89D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>
    <w:nsid w:val="7AB83CB6"/>
    <w:multiLevelType w:val="hybridMultilevel"/>
    <w:tmpl w:val="AA2AB884"/>
    <w:lvl w:ilvl="0" w:tplc="04210019">
      <w:start w:val="1"/>
      <w:numFmt w:val="lowerLetter"/>
      <w:lvlText w:val="%1."/>
      <w:lvlJc w:val="left"/>
      <w:pPr>
        <w:ind w:left="108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>
    <w:nsid w:val="7F3F5D3F"/>
    <w:multiLevelType w:val="hybridMultilevel"/>
    <w:tmpl w:val="2B084418"/>
    <w:lvl w:ilvl="0" w:tplc="57E2021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F606C3B"/>
    <w:multiLevelType w:val="hybridMultilevel"/>
    <w:tmpl w:val="BD9C8220"/>
    <w:lvl w:ilvl="0" w:tplc="57E2021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2"/>
  </w:num>
  <w:num w:numId="2">
    <w:abstractNumId w:val="35"/>
  </w:num>
  <w:num w:numId="3">
    <w:abstractNumId w:val="31"/>
  </w:num>
  <w:num w:numId="4">
    <w:abstractNumId w:val="28"/>
  </w:num>
  <w:num w:numId="5">
    <w:abstractNumId w:val="11"/>
  </w:num>
  <w:num w:numId="6">
    <w:abstractNumId w:val="17"/>
  </w:num>
  <w:num w:numId="7">
    <w:abstractNumId w:val="32"/>
  </w:num>
  <w:num w:numId="8">
    <w:abstractNumId w:val="29"/>
  </w:num>
  <w:num w:numId="9">
    <w:abstractNumId w:val="34"/>
  </w:num>
  <w:num w:numId="10">
    <w:abstractNumId w:val="18"/>
  </w:num>
  <w:num w:numId="11">
    <w:abstractNumId w:val="30"/>
  </w:num>
  <w:num w:numId="12">
    <w:abstractNumId w:val="14"/>
  </w:num>
  <w:num w:numId="13">
    <w:abstractNumId w:val="21"/>
  </w:num>
  <w:num w:numId="14">
    <w:abstractNumId w:val="6"/>
  </w:num>
  <w:num w:numId="15">
    <w:abstractNumId w:val="2"/>
  </w:num>
  <w:num w:numId="16">
    <w:abstractNumId w:val="20"/>
  </w:num>
  <w:num w:numId="17">
    <w:abstractNumId w:val="25"/>
  </w:num>
  <w:num w:numId="18">
    <w:abstractNumId w:val="0"/>
  </w:num>
  <w:num w:numId="19">
    <w:abstractNumId w:val="24"/>
  </w:num>
  <w:num w:numId="20">
    <w:abstractNumId w:val="9"/>
  </w:num>
  <w:num w:numId="21">
    <w:abstractNumId w:val="26"/>
  </w:num>
  <w:num w:numId="22">
    <w:abstractNumId w:val="4"/>
  </w:num>
  <w:num w:numId="23">
    <w:abstractNumId w:val="5"/>
  </w:num>
  <w:num w:numId="24">
    <w:abstractNumId w:val="27"/>
  </w:num>
  <w:num w:numId="25">
    <w:abstractNumId w:val="15"/>
  </w:num>
  <w:num w:numId="26">
    <w:abstractNumId w:val="16"/>
  </w:num>
  <w:num w:numId="27">
    <w:abstractNumId w:val="10"/>
  </w:num>
  <w:num w:numId="28">
    <w:abstractNumId w:val="23"/>
  </w:num>
  <w:num w:numId="29">
    <w:abstractNumId w:val="7"/>
  </w:num>
  <w:num w:numId="30">
    <w:abstractNumId w:val="33"/>
  </w:num>
  <w:num w:numId="31">
    <w:abstractNumId w:val="22"/>
  </w:num>
  <w:num w:numId="32">
    <w:abstractNumId w:val="3"/>
  </w:num>
  <w:num w:numId="33">
    <w:abstractNumId w:val="36"/>
  </w:num>
  <w:num w:numId="34">
    <w:abstractNumId w:val="38"/>
  </w:num>
  <w:num w:numId="35">
    <w:abstractNumId w:val="37"/>
  </w:num>
  <w:num w:numId="36">
    <w:abstractNumId w:val="19"/>
  </w:num>
  <w:num w:numId="37">
    <w:abstractNumId w:val="13"/>
  </w:num>
  <w:num w:numId="38">
    <w:abstractNumId w:val="1"/>
  </w:num>
  <w:num w:numId="39">
    <w:abstractNumId w:val="8"/>
  </w:num>
  <w:numIdMacAtCleanup w:val="3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50086"/>
    <w:rsid w:val="00023E71"/>
    <w:rsid w:val="000405EA"/>
    <w:rsid w:val="0004161B"/>
    <w:rsid w:val="00045902"/>
    <w:rsid w:val="000566F8"/>
    <w:rsid w:val="000620AF"/>
    <w:rsid w:val="00065A80"/>
    <w:rsid w:val="00072F45"/>
    <w:rsid w:val="000805E4"/>
    <w:rsid w:val="00083BB3"/>
    <w:rsid w:val="00096573"/>
    <w:rsid w:val="0009785E"/>
    <w:rsid w:val="000A63C1"/>
    <w:rsid w:val="000B3B02"/>
    <w:rsid w:val="000B54F8"/>
    <w:rsid w:val="000C190B"/>
    <w:rsid w:val="000C38C8"/>
    <w:rsid w:val="000C4B44"/>
    <w:rsid w:val="000D50C3"/>
    <w:rsid w:val="000E0B48"/>
    <w:rsid w:val="00101363"/>
    <w:rsid w:val="00102AC7"/>
    <w:rsid w:val="00105192"/>
    <w:rsid w:val="001305AD"/>
    <w:rsid w:val="0013599C"/>
    <w:rsid w:val="001401DF"/>
    <w:rsid w:val="00144404"/>
    <w:rsid w:val="00177F0A"/>
    <w:rsid w:val="00184C72"/>
    <w:rsid w:val="0019018C"/>
    <w:rsid w:val="001A7FEA"/>
    <w:rsid w:val="001B07B1"/>
    <w:rsid w:val="001B4D91"/>
    <w:rsid w:val="001B775A"/>
    <w:rsid w:val="001D2551"/>
    <w:rsid w:val="001D6710"/>
    <w:rsid w:val="001E3642"/>
    <w:rsid w:val="001E3B7C"/>
    <w:rsid w:val="001E7F96"/>
    <w:rsid w:val="00206A86"/>
    <w:rsid w:val="002128FF"/>
    <w:rsid w:val="00214CC5"/>
    <w:rsid w:val="002169A8"/>
    <w:rsid w:val="00220738"/>
    <w:rsid w:val="0025088E"/>
    <w:rsid w:val="00253BC0"/>
    <w:rsid w:val="00262327"/>
    <w:rsid w:val="002632B2"/>
    <w:rsid w:val="00264129"/>
    <w:rsid w:val="002669C7"/>
    <w:rsid w:val="00270F59"/>
    <w:rsid w:val="00294788"/>
    <w:rsid w:val="002978F2"/>
    <w:rsid w:val="002A1875"/>
    <w:rsid w:val="002A5423"/>
    <w:rsid w:val="002A578F"/>
    <w:rsid w:val="002B413B"/>
    <w:rsid w:val="002C173E"/>
    <w:rsid w:val="002C6196"/>
    <w:rsid w:val="002D7CCD"/>
    <w:rsid w:val="002E186F"/>
    <w:rsid w:val="002E33D1"/>
    <w:rsid w:val="002F361A"/>
    <w:rsid w:val="002F4888"/>
    <w:rsid w:val="002F5AA7"/>
    <w:rsid w:val="003079E9"/>
    <w:rsid w:val="003228F3"/>
    <w:rsid w:val="003270D4"/>
    <w:rsid w:val="0034694A"/>
    <w:rsid w:val="00346BB8"/>
    <w:rsid w:val="00353989"/>
    <w:rsid w:val="003578AB"/>
    <w:rsid w:val="00362E01"/>
    <w:rsid w:val="00365816"/>
    <w:rsid w:val="00367A5A"/>
    <w:rsid w:val="00371D8F"/>
    <w:rsid w:val="00371F98"/>
    <w:rsid w:val="003832BA"/>
    <w:rsid w:val="003848D8"/>
    <w:rsid w:val="003A02AA"/>
    <w:rsid w:val="003B51F8"/>
    <w:rsid w:val="003C7685"/>
    <w:rsid w:val="003D0B01"/>
    <w:rsid w:val="003D2525"/>
    <w:rsid w:val="003E22D7"/>
    <w:rsid w:val="003F3AE0"/>
    <w:rsid w:val="003F629A"/>
    <w:rsid w:val="004128EB"/>
    <w:rsid w:val="00420648"/>
    <w:rsid w:val="004322F8"/>
    <w:rsid w:val="00455821"/>
    <w:rsid w:val="0046151E"/>
    <w:rsid w:val="00462546"/>
    <w:rsid w:val="00464A73"/>
    <w:rsid w:val="00471FD5"/>
    <w:rsid w:val="004745A1"/>
    <w:rsid w:val="004850D4"/>
    <w:rsid w:val="00486357"/>
    <w:rsid w:val="004909F0"/>
    <w:rsid w:val="004928BB"/>
    <w:rsid w:val="0049491D"/>
    <w:rsid w:val="004A0325"/>
    <w:rsid w:val="004C0706"/>
    <w:rsid w:val="004C2926"/>
    <w:rsid w:val="004C48B4"/>
    <w:rsid w:val="004D0EC7"/>
    <w:rsid w:val="004D7670"/>
    <w:rsid w:val="00503390"/>
    <w:rsid w:val="005058B1"/>
    <w:rsid w:val="00510DC9"/>
    <w:rsid w:val="005135C9"/>
    <w:rsid w:val="005212B1"/>
    <w:rsid w:val="005250C0"/>
    <w:rsid w:val="00537F58"/>
    <w:rsid w:val="00550086"/>
    <w:rsid w:val="005623E5"/>
    <w:rsid w:val="005676DA"/>
    <w:rsid w:val="005754A4"/>
    <w:rsid w:val="00576D9F"/>
    <w:rsid w:val="005826F2"/>
    <w:rsid w:val="0058317D"/>
    <w:rsid w:val="0059578B"/>
    <w:rsid w:val="005A732B"/>
    <w:rsid w:val="005D2829"/>
    <w:rsid w:val="005F7AB9"/>
    <w:rsid w:val="005F7FCD"/>
    <w:rsid w:val="00623221"/>
    <w:rsid w:val="00632472"/>
    <w:rsid w:val="00651BAD"/>
    <w:rsid w:val="006530DF"/>
    <w:rsid w:val="00657E94"/>
    <w:rsid w:val="00665D5F"/>
    <w:rsid w:val="00676108"/>
    <w:rsid w:val="00683F1A"/>
    <w:rsid w:val="006925D0"/>
    <w:rsid w:val="006937EB"/>
    <w:rsid w:val="006A7717"/>
    <w:rsid w:val="006B2450"/>
    <w:rsid w:val="006C5409"/>
    <w:rsid w:val="006D6CA2"/>
    <w:rsid w:val="006E212F"/>
    <w:rsid w:val="00706432"/>
    <w:rsid w:val="007205B2"/>
    <w:rsid w:val="0072196F"/>
    <w:rsid w:val="00724E60"/>
    <w:rsid w:val="00764C02"/>
    <w:rsid w:val="00783A96"/>
    <w:rsid w:val="0078547E"/>
    <w:rsid w:val="0079032C"/>
    <w:rsid w:val="00791D46"/>
    <w:rsid w:val="00793B29"/>
    <w:rsid w:val="007B0BAF"/>
    <w:rsid w:val="007C1975"/>
    <w:rsid w:val="007E53BC"/>
    <w:rsid w:val="007F1AA5"/>
    <w:rsid w:val="0081248D"/>
    <w:rsid w:val="00836046"/>
    <w:rsid w:val="00846222"/>
    <w:rsid w:val="00866DCD"/>
    <w:rsid w:val="00867FA9"/>
    <w:rsid w:val="00876248"/>
    <w:rsid w:val="008942F3"/>
    <w:rsid w:val="008F459F"/>
    <w:rsid w:val="00916AE3"/>
    <w:rsid w:val="009464CF"/>
    <w:rsid w:val="00947B95"/>
    <w:rsid w:val="009706C5"/>
    <w:rsid w:val="00972A69"/>
    <w:rsid w:val="009853E3"/>
    <w:rsid w:val="009B4C94"/>
    <w:rsid w:val="009B5F3A"/>
    <w:rsid w:val="009C1A8B"/>
    <w:rsid w:val="009C5CFB"/>
    <w:rsid w:val="009D38E7"/>
    <w:rsid w:val="009D6AB5"/>
    <w:rsid w:val="00A00F65"/>
    <w:rsid w:val="00A21EBF"/>
    <w:rsid w:val="00A21FA1"/>
    <w:rsid w:val="00A27C43"/>
    <w:rsid w:val="00A3354E"/>
    <w:rsid w:val="00A42A8D"/>
    <w:rsid w:val="00A44834"/>
    <w:rsid w:val="00A53199"/>
    <w:rsid w:val="00A54796"/>
    <w:rsid w:val="00A7266B"/>
    <w:rsid w:val="00A90563"/>
    <w:rsid w:val="00AA6DD8"/>
    <w:rsid w:val="00AD1194"/>
    <w:rsid w:val="00AE439D"/>
    <w:rsid w:val="00B07299"/>
    <w:rsid w:val="00B337EB"/>
    <w:rsid w:val="00B44FC2"/>
    <w:rsid w:val="00B50CC7"/>
    <w:rsid w:val="00B65822"/>
    <w:rsid w:val="00B802E6"/>
    <w:rsid w:val="00B84F39"/>
    <w:rsid w:val="00B90A13"/>
    <w:rsid w:val="00BA26B5"/>
    <w:rsid w:val="00BB32EB"/>
    <w:rsid w:val="00BC0273"/>
    <w:rsid w:val="00BC2D65"/>
    <w:rsid w:val="00BC505A"/>
    <w:rsid w:val="00BE13FA"/>
    <w:rsid w:val="00BE6A4E"/>
    <w:rsid w:val="00BE735E"/>
    <w:rsid w:val="00C0124D"/>
    <w:rsid w:val="00C01F90"/>
    <w:rsid w:val="00C05533"/>
    <w:rsid w:val="00C24D4C"/>
    <w:rsid w:val="00C30497"/>
    <w:rsid w:val="00C343CE"/>
    <w:rsid w:val="00C64F74"/>
    <w:rsid w:val="00C702E5"/>
    <w:rsid w:val="00C92030"/>
    <w:rsid w:val="00CA0D9F"/>
    <w:rsid w:val="00CA50E5"/>
    <w:rsid w:val="00CC67DB"/>
    <w:rsid w:val="00CC7466"/>
    <w:rsid w:val="00CD0802"/>
    <w:rsid w:val="00CD546F"/>
    <w:rsid w:val="00CD6118"/>
    <w:rsid w:val="00D35B20"/>
    <w:rsid w:val="00D36540"/>
    <w:rsid w:val="00D4243F"/>
    <w:rsid w:val="00D61E38"/>
    <w:rsid w:val="00D75871"/>
    <w:rsid w:val="00D77427"/>
    <w:rsid w:val="00D92BFA"/>
    <w:rsid w:val="00DA556F"/>
    <w:rsid w:val="00DC0678"/>
    <w:rsid w:val="00DC476A"/>
    <w:rsid w:val="00DE220F"/>
    <w:rsid w:val="00DE7FEC"/>
    <w:rsid w:val="00DF7EB2"/>
    <w:rsid w:val="00E0676F"/>
    <w:rsid w:val="00E40644"/>
    <w:rsid w:val="00E65E63"/>
    <w:rsid w:val="00E965DB"/>
    <w:rsid w:val="00EA3341"/>
    <w:rsid w:val="00ED246A"/>
    <w:rsid w:val="00EE1CDA"/>
    <w:rsid w:val="00EE302A"/>
    <w:rsid w:val="00EE605F"/>
    <w:rsid w:val="00EF65E7"/>
    <w:rsid w:val="00EF68E2"/>
    <w:rsid w:val="00F01870"/>
    <w:rsid w:val="00F040A6"/>
    <w:rsid w:val="00F11384"/>
    <w:rsid w:val="00F16442"/>
    <w:rsid w:val="00F20EE5"/>
    <w:rsid w:val="00F22C24"/>
    <w:rsid w:val="00F236AE"/>
    <w:rsid w:val="00F30FC3"/>
    <w:rsid w:val="00F95780"/>
    <w:rsid w:val="00FA7277"/>
    <w:rsid w:val="00FD324C"/>
    <w:rsid w:val="00FE3D68"/>
    <w:rsid w:val="00FF50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31AC46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footer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0086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916AE3"/>
    <w:pPr>
      <w:spacing w:after="160" w:line="259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16AE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16AE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16AE3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16AE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16AE3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ListParagraph">
    <w:name w:val="List Paragraph"/>
    <w:aliases w:val="Body of text,Colorful List - Accent 11,List Paragraph1,HEADING 1,Body of text+1,Body of text+2,Body of text+3,List Paragraph11"/>
    <w:basedOn w:val="Normal"/>
    <w:link w:val="ListParagraphChar"/>
    <w:uiPriority w:val="34"/>
    <w:qFormat/>
    <w:rsid w:val="00550086"/>
    <w:pPr>
      <w:ind w:left="720"/>
      <w:contextualSpacing/>
    </w:pPr>
  </w:style>
  <w:style w:type="character" w:customStyle="1" w:styleId="ListParagraphChar">
    <w:name w:val="List Paragraph Char"/>
    <w:aliases w:val="Body of text Char,Colorful List - Accent 11 Char,List Paragraph1 Char,HEADING 1 Char,Body of text+1 Char,Body of text+2 Char,Body of text+3 Char,List Paragraph11 Char"/>
    <w:link w:val="ListParagraph"/>
    <w:uiPriority w:val="34"/>
    <w:qFormat/>
    <w:locked/>
    <w:rsid w:val="00916AE3"/>
  </w:style>
  <w:style w:type="paragraph" w:styleId="Header">
    <w:name w:val="header"/>
    <w:basedOn w:val="Normal"/>
    <w:link w:val="HeaderChar"/>
    <w:uiPriority w:val="99"/>
    <w:unhideWhenUsed/>
    <w:qFormat/>
    <w:rsid w:val="005500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qFormat/>
    <w:rsid w:val="00550086"/>
  </w:style>
  <w:style w:type="paragraph" w:styleId="Footer">
    <w:name w:val="footer"/>
    <w:basedOn w:val="Normal"/>
    <w:link w:val="FooterChar"/>
    <w:uiPriority w:val="99"/>
    <w:unhideWhenUsed/>
    <w:qFormat/>
    <w:rsid w:val="005500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50086"/>
  </w:style>
  <w:style w:type="character" w:customStyle="1" w:styleId="fontstyle01">
    <w:name w:val="fontstyle01"/>
    <w:basedOn w:val="DefaultParagraphFont"/>
    <w:rsid w:val="00916AE3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916AE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916AE3"/>
    <w:rPr>
      <w:rFonts w:ascii="Times New Roman" w:eastAsia="Times New Roman" w:hAnsi="Times New Roman" w:cs="Times New Roman"/>
      <w:sz w:val="24"/>
      <w:szCs w:val="24"/>
      <w:lang w:val="id"/>
    </w:rPr>
  </w:style>
  <w:style w:type="table" w:styleId="TableGrid">
    <w:name w:val="Table Grid"/>
    <w:basedOn w:val="TableNormal"/>
    <w:uiPriority w:val="59"/>
    <w:rsid w:val="00916AE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fontstyle21">
    <w:name w:val="fontstyle21"/>
    <w:basedOn w:val="DefaultParagraphFont"/>
    <w:rsid w:val="00916AE3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6925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925D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925D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925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925D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925D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25D0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1B07B1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footer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0086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916AE3"/>
    <w:pPr>
      <w:spacing w:after="160" w:line="259" w:lineRule="auto"/>
      <w:jc w:val="center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16AE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16AE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16AE3"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16AE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16AE3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ListParagraph">
    <w:name w:val="List Paragraph"/>
    <w:aliases w:val="Body of text,Colorful List - Accent 11,List Paragraph1,HEADING 1,Body of text+1,Body of text+2,Body of text+3,List Paragraph11"/>
    <w:basedOn w:val="Normal"/>
    <w:link w:val="ListParagraphChar"/>
    <w:uiPriority w:val="34"/>
    <w:qFormat/>
    <w:rsid w:val="00550086"/>
    <w:pPr>
      <w:ind w:left="720"/>
      <w:contextualSpacing/>
    </w:pPr>
  </w:style>
  <w:style w:type="character" w:customStyle="1" w:styleId="ListParagraphChar">
    <w:name w:val="List Paragraph Char"/>
    <w:aliases w:val="Body of text Char,Colorful List - Accent 11 Char,List Paragraph1 Char,HEADING 1 Char,Body of text+1 Char,Body of text+2 Char,Body of text+3 Char,List Paragraph11 Char"/>
    <w:link w:val="ListParagraph"/>
    <w:uiPriority w:val="34"/>
    <w:qFormat/>
    <w:locked/>
    <w:rsid w:val="00916AE3"/>
  </w:style>
  <w:style w:type="paragraph" w:styleId="Header">
    <w:name w:val="header"/>
    <w:basedOn w:val="Normal"/>
    <w:link w:val="HeaderChar"/>
    <w:uiPriority w:val="99"/>
    <w:unhideWhenUsed/>
    <w:qFormat/>
    <w:rsid w:val="005500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qFormat/>
    <w:rsid w:val="00550086"/>
  </w:style>
  <w:style w:type="paragraph" w:styleId="Footer">
    <w:name w:val="footer"/>
    <w:basedOn w:val="Normal"/>
    <w:link w:val="FooterChar"/>
    <w:uiPriority w:val="99"/>
    <w:unhideWhenUsed/>
    <w:qFormat/>
    <w:rsid w:val="005500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50086"/>
  </w:style>
  <w:style w:type="character" w:customStyle="1" w:styleId="fontstyle01">
    <w:name w:val="fontstyle01"/>
    <w:basedOn w:val="DefaultParagraphFont"/>
    <w:rsid w:val="00916AE3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916AE3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916AE3"/>
    <w:rPr>
      <w:rFonts w:ascii="Times New Roman" w:eastAsia="Times New Roman" w:hAnsi="Times New Roman" w:cs="Times New Roman"/>
      <w:sz w:val="24"/>
      <w:szCs w:val="24"/>
      <w:lang w:val="id"/>
    </w:rPr>
  </w:style>
  <w:style w:type="table" w:styleId="TableGrid">
    <w:name w:val="Table Grid"/>
    <w:basedOn w:val="TableNormal"/>
    <w:uiPriority w:val="59"/>
    <w:rsid w:val="00916AE3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fontstyle21">
    <w:name w:val="fontstyle21"/>
    <w:basedOn w:val="DefaultParagraphFont"/>
    <w:rsid w:val="00916AE3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6925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925D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925D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925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925D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925D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25D0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1B07B1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0241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2EEFBE3-FC85-493E-8C7D-3C44A55874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25</TotalTime>
  <Pages>3</Pages>
  <Words>669</Words>
  <Characters>3819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suncom</cp:lastModifiedBy>
  <cp:revision>171</cp:revision>
  <cp:lastPrinted>2022-07-06T17:21:00Z</cp:lastPrinted>
  <dcterms:created xsi:type="dcterms:W3CDTF">2021-12-07T08:11:00Z</dcterms:created>
  <dcterms:modified xsi:type="dcterms:W3CDTF">2022-08-23T04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55c4cab-b1d1-37bc-99d2-951500fdec5e</vt:lpwstr>
  </property>
  <property fmtid="{D5CDD505-2E9C-101B-9397-08002B2CF9AE}" pid="24" name="Mendeley Citation Style_1">
    <vt:lpwstr>http://www.zotero.org/styles/apa</vt:lpwstr>
  </property>
</Properties>
</file>